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777777" w:rsidR="0074709B"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w:t>
      </w:r>
      <w:r w:rsidR="0074709B">
        <w:t>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r>
        <w:rPr>
          <w:i/>
          <w:iCs/>
        </w:rPr>
        <w:t>Macroeconomic models</w:t>
      </w:r>
    </w:p>
    <w:p w14:paraId="1C74D142" w14:textId="181C3147"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E50075">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lastRenderedPageBreak/>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E50075">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E50075">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FA0432C" w14:textId="661FD6F0" w:rsidR="00F639F9" w:rsidRPr="00A86D1A" w:rsidRDefault="00F639F9">
      <w:r>
        <w:rPr>
          <w:i/>
          <w:iCs/>
        </w:rPr>
        <w:t>Socioeconomic models</w:t>
      </w:r>
    </w:p>
    <w:p w14:paraId="1A33CEEC" w14:textId="45A8775F" w:rsidR="00C744C0" w:rsidRPr="00A86D1A" w:rsidRDefault="00A86D1A">
      <w:r>
        <w:t xml:space="preserve">This analysis aimed to model the relationships between forest cover and socioeconomic variables within communes between 2007 – 2012. </w:t>
      </w:r>
      <w:commentRangeStart w:id="0"/>
      <w:r w:rsidR="004F6196">
        <w:t xml:space="preserve">The results of initial commune-level modelling prompted the further aggregation of data to the province level and models were built to investigate </w:t>
      </w:r>
      <w:r w:rsidR="004F6196">
        <w:t xml:space="preserve">the relationships between forest cover and socioeconomic variables within </w:t>
      </w:r>
      <w:r w:rsidR="004F6196">
        <w:t>provinces</w:t>
      </w:r>
      <w:r w:rsidR="004F6196">
        <w:t xml:space="preserve"> </w:t>
      </w:r>
      <w:r w:rsidR="004F6196">
        <w:t xml:space="preserve">for the same time period. </w:t>
      </w:r>
      <w:commentRangeEnd w:id="0"/>
      <w:r w:rsidR="004F6196">
        <w:t>Generalised linear mixed models (GLMM) were used to account for repeat measurements</w:t>
      </w:r>
      <w:r w:rsidR="00F310CE">
        <w:t xml:space="preserve">, </w:t>
      </w:r>
      <w:r w:rsidR="004F6196">
        <w:t>temporal autocorrelation</w:t>
      </w:r>
      <w:r w:rsidR="00F310CE">
        <w:t xml:space="preserve">, and the hierarchical (nested) nature of the data </w:t>
      </w:r>
      <w:r w:rsidR="00F310CE">
        <w:fldChar w:fldCharType="begin"/>
      </w:r>
      <w:r w:rsidR="00F310CE">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F310CE">
        <w:fldChar w:fldCharType="separate"/>
      </w:r>
      <w:r w:rsidR="00F310CE" w:rsidRPr="00F310CE">
        <w:rPr>
          <w:rFonts w:ascii="Calibri" w:hAnsi="Calibri" w:cs="Calibri"/>
        </w:rPr>
        <w:t>(</w:t>
      </w:r>
      <w:proofErr w:type="spellStart"/>
      <w:r w:rsidR="00F310CE" w:rsidRPr="00F310CE">
        <w:rPr>
          <w:rFonts w:ascii="Calibri" w:hAnsi="Calibri" w:cs="Calibri"/>
        </w:rPr>
        <w:t>Zuur</w:t>
      </w:r>
      <w:proofErr w:type="spellEnd"/>
      <w:r w:rsidR="00F310CE" w:rsidRPr="00F310CE">
        <w:rPr>
          <w:rFonts w:ascii="Calibri" w:hAnsi="Calibri" w:cs="Calibri"/>
        </w:rPr>
        <w:t xml:space="preserve"> et al. 2009)</w:t>
      </w:r>
      <w:r w:rsidR="00F310CE">
        <w:fldChar w:fldCharType="end"/>
      </w:r>
      <w:r w:rsidR="00F310CE">
        <w:t xml:space="preserve">. </w:t>
      </w:r>
      <w:r w:rsidR="004F6196">
        <w:rPr>
          <w:rStyle w:val="CommentReference"/>
        </w:rPr>
        <w:commentReference w:id="0"/>
      </w:r>
    </w:p>
    <w:sectPr w:rsidR="00C744C0"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7T10:21:00Z" w:initials="MN">
    <w:p w14:paraId="00F4D40F" w14:textId="71306B6C" w:rsidR="004F6196" w:rsidRDefault="004F6196">
      <w:pPr>
        <w:pStyle w:val="CommentText"/>
      </w:pPr>
      <w:r>
        <w:rPr>
          <w:rStyle w:val="CommentReference"/>
        </w:rPr>
        <w:annotationRef/>
      </w:r>
      <w:proofErr w:type="gramStart"/>
      <w:r>
        <w:t>I’m</w:t>
      </w:r>
      <w:proofErr w:type="gramEnd"/>
      <w:r>
        <w:t xml:space="preserve"> struggling a bit with knowing how best to structure the methods in terms of further aggregating to the province level. In the sections above, I have written it as though this was always the plan, although here I have explained it more accurately – </w:t>
      </w:r>
      <w:proofErr w:type="gramStart"/>
      <w:r>
        <w:t>i.e.</w:t>
      </w:r>
      <w:proofErr w:type="gramEnd"/>
      <w:r>
        <w:t xml:space="preserve"> it was only after the commune-level modelling that we decided to try the province level. Not sure if how I have done it is the best, or whether in the sections above I also need to explain that it was a post-hoc deci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F4D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641E" w16cex:dateUtc="2021-04-27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F4D40F" w16cid:durableId="243264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7C25"/>
    <w:rsid w:val="0011722E"/>
    <w:rsid w:val="001214C2"/>
    <w:rsid w:val="0016573F"/>
    <w:rsid w:val="00176BB0"/>
    <w:rsid w:val="001B33F4"/>
    <w:rsid w:val="001B6B38"/>
    <w:rsid w:val="001C5A6F"/>
    <w:rsid w:val="001D09A4"/>
    <w:rsid w:val="001F3408"/>
    <w:rsid w:val="00260194"/>
    <w:rsid w:val="002A4BD1"/>
    <w:rsid w:val="002B0228"/>
    <w:rsid w:val="00304F2B"/>
    <w:rsid w:val="00307ACC"/>
    <w:rsid w:val="003564E8"/>
    <w:rsid w:val="003A5DB8"/>
    <w:rsid w:val="003D30B2"/>
    <w:rsid w:val="004B385D"/>
    <w:rsid w:val="004F6196"/>
    <w:rsid w:val="00574771"/>
    <w:rsid w:val="005B02E3"/>
    <w:rsid w:val="005B2210"/>
    <w:rsid w:val="006310EE"/>
    <w:rsid w:val="006B50C9"/>
    <w:rsid w:val="007417B6"/>
    <w:rsid w:val="0074709B"/>
    <w:rsid w:val="007F487C"/>
    <w:rsid w:val="008D1764"/>
    <w:rsid w:val="00990D53"/>
    <w:rsid w:val="00996724"/>
    <w:rsid w:val="009B1A40"/>
    <w:rsid w:val="00A1004F"/>
    <w:rsid w:val="00A52878"/>
    <w:rsid w:val="00A74190"/>
    <w:rsid w:val="00A86D1A"/>
    <w:rsid w:val="00AB1479"/>
    <w:rsid w:val="00AE151D"/>
    <w:rsid w:val="00B26B7C"/>
    <w:rsid w:val="00B474F1"/>
    <w:rsid w:val="00BB19ED"/>
    <w:rsid w:val="00BD1065"/>
    <w:rsid w:val="00C64AF9"/>
    <w:rsid w:val="00C744C0"/>
    <w:rsid w:val="00C76C14"/>
    <w:rsid w:val="00C838DB"/>
    <w:rsid w:val="00CC449B"/>
    <w:rsid w:val="00CC6840"/>
    <w:rsid w:val="00D667FE"/>
    <w:rsid w:val="00D92308"/>
    <w:rsid w:val="00DD3028"/>
    <w:rsid w:val="00DE2078"/>
    <w:rsid w:val="00E50075"/>
    <w:rsid w:val="00E957C3"/>
    <w:rsid w:val="00EB26C5"/>
    <w:rsid w:val="00F075E2"/>
    <w:rsid w:val="00F310CE"/>
    <w:rsid w:val="00F524E9"/>
    <w:rsid w:val="00F639F9"/>
    <w:rsid w:val="00F644DB"/>
    <w:rsid w:val="00F91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opendevelopmentcambodia.ne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8</TotalTime>
  <Pages>3</Pages>
  <Words>9000</Words>
  <Characters>5130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6</cp:revision>
  <dcterms:created xsi:type="dcterms:W3CDTF">2020-06-23T12:50:00Z</dcterms:created>
  <dcterms:modified xsi:type="dcterms:W3CDTF">2021-04-2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lGxVJZ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